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roofErr w:type="gramStart"/>
      <w:r w:rsidRPr="00C3171B">
        <w:rPr>
          <w:highlight w:val="yellow"/>
        </w:rPr>
        <w:t>…..</w:t>
      </w:r>
      <w:proofErr w:type="gramEnd"/>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01D684DE" w14:textId="54571969" w:rsidR="00DB40FF" w:rsidRDefault="009B7E32" w:rsidP="009B7E32">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edling size</w:t>
      </w:r>
    </w:p>
    <w:p w14:paraId="5E5C84CC" w14:textId="0B0D42D5" w:rsidR="009B7E32" w:rsidRDefault="009B7E32" w:rsidP="009B7E32">
      <w:pPr>
        <w:pStyle w:val="ListParagraph"/>
        <w:numPr>
          <w:ilvl w:val="1"/>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edling health metrics?</w:t>
      </w:r>
    </w:p>
    <w:p w14:paraId="4EBA9E13" w14:textId="310D2A08" w:rsidR="009B7E32" w:rsidRDefault="009B7E32" w:rsidP="009B7E32">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rvivorship</w:t>
      </w:r>
    </w:p>
    <w:p w14:paraId="2F772FF7" w14:textId="2036C404" w:rsidR="009B7E32" w:rsidRPr="009B7E32" w:rsidRDefault="009B7E32" w:rsidP="009B7E32">
      <w:pPr>
        <w:pStyle w:val="ListParagraph"/>
        <w:numPr>
          <w:ilvl w:val="1"/>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nges over time</w:t>
      </w: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w:t>
      </w:r>
      <w:proofErr w:type="gramStart"/>
      <w:r w:rsidRPr="00C3171B">
        <w:rPr>
          <w:rFonts w:ascii="Times New Roman" w:eastAsia="Times New Roman" w:hAnsi="Times New Roman" w:cs="Times New Roman"/>
          <w:sz w:val="24"/>
          <w:szCs w:val="24"/>
        </w:rPr>
        <w:t>to :</w:t>
      </w:r>
      <w:proofErr w:type="gramEnd"/>
      <w:r w:rsidRPr="00C3171B">
        <w:rPr>
          <w:rFonts w:ascii="Times New Roman" w:eastAsia="Times New Roman" w:hAnsi="Times New Roman" w:cs="Times New Roman"/>
          <w:sz w:val="24"/>
          <w:szCs w:val="24"/>
        </w:rPr>
        <w:t xml:space="preserve">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w:t>
      </w:r>
      <w:proofErr w:type="gramStart"/>
      <w:r w:rsidR="001D30C3" w:rsidRPr="00C3171B">
        <w:rPr>
          <w:rFonts w:ascii="Times New Roman" w:hAnsi="Times New Roman" w:cs="Times New Roman"/>
          <w:sz w:val="24"/>
          <w:szCs w:val="24"/>
          <w:highlight w:val="yellow"/>
        </w:rPr>
        <w:t>occurred</w:t>
      </w:r>
      <w:proofErr w:type="gramEnd"/>
      <w:r w:rsidR="001D30C3" w:rsidRPr="00C3171B">
        <w:rPr>
          <w:rFonts w:ascii="Times New Roman" w:hAnsi="Times New Roman" w:cs="Times New Roman"/>
          <w:sz w:val="24"/>
          <w:szCs w:val="24"/>
          <w:highlight w:val="yellow"/>
        </w:rPr>
        <w:t xml:space="preserve">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3420A4" w14:textId="77777777" w:rsidR="00D6471F" w:rsidRDefault="00D6471F" w:rsidP="0092233A">
      <w:pPr>
        <w:spacing w:line="240" w:lineRule="auto"/>
      </w:pPr>
      <w:r>
        <w:separator/>
      </w:r>
    </w:p>
  </w:endnote>
  <w:endnote w:type="continuationSeparator" w:id="0">
    <w:p w14:paraId="1042959E" w14:textId="77777777" w:rsidR="00D6471F" w:rsidRDefault="00D6471F"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ED086E" w14:textId="77777777" w:rsidR="00D6471F" w:rsidRDefault="00D6471F" w:rsidP="0092233A">
      <w:pPr>
        <w:spacing w:line="240" w:lineRule="auto"/>
      </w:pPr>
      <w:r>
        <w:separator/>
      </w:r>
    </w:p>
  </w:footnote>
  <w:footnote w:type="continuationSeparator" w:id="0">
    <w:p w14:paraId="655B56D6" w14:textId="77777777" w:rsidR="00D6471F" w:rsidRDefault="00D6471F"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2724F"/>
    <w:rsid w:val="004310F6"/>
    <w:rsid w:val="00432D15"/>
    <w:rsid w:val="0045416B"/>
    <w:rsid w:val="00465BEB"/>
    <w:rsid w:val="00472D03"/>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B7E32"/>
    <w:rsid w:val="009C2937"/>
    <w:rsid w:val="009E2265"/>
    <w:rsid w:val="009F59F3"/>
    <w:rsid w:val="00A03AFB"/>
    <w:rsid w:val="00A64C8F"/>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C12CF"/>
    <w:rsid w:val="00CC772E"/>
    <w:rsid w:val="00CD5532"/>
    <w:rsid w:val="00CE08C3"/>
    <w:rsid w:val="00CE1404"/>
    <w:rsid w:val="00CE47AF"/>
    <w:rsid w:val="00D07746"/>
    <w:rsid w:val="00D101A3"/>
    <w:rsid w:val="00D13619"/>
    <w:rsid w:val="00D30F0E"/>
    <w:rsid w:val="00D50B59"/>
    <w:rsid w:val="00D55784"/>
    <w:rsid w:val="00D57725"/>
    <w:rsid w:val="00D6404A"/>
    <w:rsid w:val="00D6471F"/>
    <w:rsid w:val="00D843FA"/>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36</TotalTime>
  <Pages>16</Pages>
  <Words>5679</Words>
  <Characters>3237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3</cp:revision>
  <dcterms:created xsi:type="dcterms:W3CDTF">2024-03-02T14:34:00Z</dcterms:created>
  <dcterms:modified xsi:type="dcterms:W3CDTF">2024-09-0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